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5A850B25" w14:textId="79F321CF" w:rsidR="0088097E" w:rsidRDefault="0088097E" w:rsidP="0088097E">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211AF4" w:rsidRPr="00555E43">
        <w:rPr>
          <w:rFonts w:ascii="Times New Roman" w:eastAsia="Arial" w:hAnsi="Times New Roman" w:cs="Times New Roman"/>
          <w:sz w:val="24"/>
          <w:szCs w:val="24"/>
        </w:rPr>
        <w:t>https://npm27.shinyapps.io/lrdshiny/</w:t>
      </w:r>
      <w:r w:rsidR="00211AF4">
        <w:rPr>
          <w:rFonts w:ascii="Times New Roman" w:eastAsia="Arial" w:hAnsi="Times New Roman" w:cs="Times New Roman"/>
          <w:sz w:val="24"/>
          <w:szCs w:val="24"/>
        </w:rPr>
        <w:t xml:space="preserve"> or via www.macapsych.com</w:t>
      </w:r>
      <w:r w:rsidR="00B81526">
        <w:rPr>
          <w:rFonts w:ascii="Times New Roman" w:eastAsia="Arial" w:hAnsi="Times New Roman" w:cs="Times New Roman"/>
          <w:sz w:val="24"/>
          <w:szCs w:val="24"/>
        </w:rPr>
        <w:t>.</w:t>
      </w:r>
    </w:p>
    <w:p w14:paraId="3D097E5B" w14:textId="77777777" w:rsidR="0088097E" w:rsidRDefault="0088097E">
      <w:pPr>
        <w:rPr>
          <w:rFonts w:ascii="Times New Roman" w:eastAsia="Arial" w:hAnsi="Times New Roman" w:cs="Times New Roman"/>
          <w:sz w:val="24"/>
          <w:szCs w:val="24"/>
          <w:highlight w:val="yellow"/>
        </w:rPr>
      </w:pPr>
      <w:r>
        <w:rPr>
          <w:rFonts w:ascii="Times New Roman" w:eastAsia="Arial" w:hAnsi="Times New Roman" w:cs="Times New Roman"/>
          <w:sz w:val="24"/>
          <w:szCs w:val="24"/>
          <w:highlight w:val="yellow"/>
        </w:rPr>
        <w:br w:type="page"/>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731F32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 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lrd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64B14217"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6269DD">
        <w:rPr>
          <w:rFonts w:ascii="Times New Roman" w:hAnsi="Times New Roman" w:cs="Times New Roman"/>
          <w:sz w:val="24"/>
          <w:szCs w:val="24"/>
        </w:rPr>
        <w:t>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 xml:space="preserve">the rise </w:t>
      </w:r>
      <w:r w:rsidR="00A9293F">
        <w:rPr>
          <w:rFonts w:ascii="Times New Roman" w:hAnsi="Times New Roman" w:cs="Times New Roman"/>
          <w:sz w:val="24"/>
          <w:szCs w:val="24"/>
        </w:rPr>
        <w:lastRenderedPageBreak/>
        <w:t>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57380FC"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 xml:space="preserve">th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26701207"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 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679A3DE6"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675649">
        <w:rPr>
          <w:rFonts w:ascii="Times New Roman" w:hAnsi="Times New Roman" w:cs="Times New Roman"/>
          <w:sz w:val="24"/>
          <w:szCs w:val="24"/>
        </w:rPr>
        <w:t>.</w:t>
      </w:r>
    </w:p>
    <w:p w14:paraId="1592CD94" w14:textId="4653A4C5"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 xml:space="preserve">Finally, for the sentence data taken </w:t>
      </w:r>
      <w:r w:rsidR="0041747D">
        <w:rPr>
          <w:rFonts w:ascii="Times New Roman" w:hAnsi="Times New Roman" w:cs="Times New Roman"/>
          <w:sz w:val="24"/>
          <w:szCs w:val="24"/>
        </w:rPr>
        <w:lastRenderedPageBreak/>
        <w:t>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08FF043"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hyperlink r:id="rId8" w:history="1">
        <w:r w:rsidR="00536AAF" w:rsidRPr="00C354FF">
          <w:rPr>
            <w:rStyle w:val="Hyperlink"/>
            <w:rFonts w:ascii="Times New Roman" w:hAnsi="Times New Roman" w:cs="Times New Roman"/>
            <w:sz w:val="24"/>
            <w:szCs w:val="24"/>
          </w:rPr>
          <w:t>https://osf.io/admyx/</w:t>
        </w:r>
      </w:hyperlink>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38E41D5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 xml:space="preserve">This </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6110FA07"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information is required to analyze cued recall data with the corresponding column name in this example in parentheses: </w:t>
      </w:r>
      <w:r w:rsidR="00E6319F">
        <w:rPr>
          <w:rFonts w:ascii="Times New Roman" w:hAnsi="Times New Roman" w:cs="Times New Roman"/>
          <w:sz w:val="24"/>
          <w:szCs w:val="24"/>
        </w:rPr>
        <w:t xml:space="preserve"> </w:t>
      </w:r>
      <w:r>
        <w:rPr>
          <w:rFonts w:ascii="Times New Roman" w:hAnsi="Times New Roman" w:cs="Times New Roman"/>
          <w:sz w:val="24"/>
          <w:szCs w:val="24"/>
        </w:rPr>
        <w:t>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C7C490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hyperlink r:id="rId9" w:history="1">
        <w:r w:rsidR="0083324F" w:rsidRPr="00C354FF">
          <w:rPr>
            <w:rStyle w:val="Hyperlink"/>
            <w:rFonts w:ascii="Times New Roman" w:hAnsi="Times New Roman" w:cs="Times New Roman"/>
            <w:sz w:val="24"/>
            <w:szCs w:val="24"/>
          </w:rPr>
          <w:t>https://osf.io/admyx/</w:t>
        </w:r>
      </w:hyperlink>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r w:rsidR="00D12F85">
        <w:rPr>
          <w:rFonts w:ascii="Times New Roman" w:hAnsi="Times New Roman" w:cs="Times New Roman"/>
          <w:sz w:val="24"/>
          <w:szCs w:val="24"/>
        </w:rPr>
        <w:t>conditional</w:t>
      </w:r>
      <w:commentRangeEnd w:id="2"/>
      <w:r w:rsidR="00D12F85">
        <w:rPr>
          <w:rStyle w:val="CommentReference"/>
        </w:rPr>
        <w:commentReference w:id="2"/>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crp_outpu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participant_lags Freq Possible.Freq Disease.Condition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5AF6CC8"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ach participant’s lag between subsequent named items is tallied and then divided by the possible combinations of subsequent labs given their response patterns. Therefore, the column </w:t>
      </w:r>
      <w:r w:rsidRPr="00825929">
        <w:rPr>
          <w:rFonts w:ascii="Courier" w:hAnsi="Courier" w:cs="Times New Roman"/>
          <w:sz w:val="20"/>
          <w:szCs w:val="20"/>
        </w:rPr>
        <w:t xml:space="preserve">participant_lags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87935AB"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 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can also be used to score the match between 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6AD1C27B"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hyperlink r:id="rId14" w:history="1">
        <w:r w:rsidR="00341F94" w:rsidRPr="00C354FF">
          <w:rPr>
            <w:rStyle w:val="Hyperlink"/>
            <w:rFonts w:ascii="Times New Roman" w:hAnsi="Times New Roman" w:cs="Times New Roman"/>
            <w:sz w:val="24"/>
            <w:szCs w:val="24"/>
          </w:rPr>
          <w:t>https://osf.io/admyx/</w:t>
        </w:r>
      </w:hyperlink>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44991976" w14:textId="496B7AA7" w:rsidR="00E340DD" w:rsidRDefault="00E340DD" w:rsidP="00E340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p w14:paraId="728BDE14"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data(sentence_data)</w:t>
      </w:r>
    </w:p>
    <w:p w14:paraId="7AD3961B"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head(sentence_data)</w:t>
      </w:r>
    </w:p>
    <w:p w14:paraId="223278EE"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  Sub.ID Trial.ID                                      Sentence                                      Response Condition</w:t>
      </w:r>
    </w:p>
    <w:p w14:paraId="05560454"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1      1        1                           This is a sentence.                            This is a sentence         a</w:t>
      </w:r>
    </w:p>
    <w:p w14:paraId="4FF0B107"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2      1        2                           Woo more sentences!                           Woo more sentences!         a</w:t>
      </w:r>
    </w:p>
    <w:p w14:paraId="5FC44151"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3      1        3     This is thing that the participant typed. This is the thing that the participant typed.         a</w:t>
      </w:r>
    </w:p>
    <w:p w14:paraId="070AB039"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4      1        4             This is another </w:t>
      </w:r>
      <w:commentRangeStart w:id="3"/>
      <w:commentRangeStart w:id="4"/>
      <w:r w:rsidRPr="00FA2CD6">
        <w:rPr>
          <w:rFonts w:ascii="Courier New" w:hAnsi="Courier New" w:cs="Courier New"/>
          <w:sz w:val="13"/>
          <w:szCs w:val="13"/>
        </w:rPr>
        <w:t>example</w:t>
      </w:r>
      <w:commentRangeEnd w:id="3"/>
      <w:r w:rsidR="00F94229" w:rsidRPr="00FA2CD6">
        <w:rPr>
          <w:rStyle w:val="CommentReference"/>
        </w:rPr>
        <w:commentReference w:id="3"/>
      </w:r>
      <w:commentRangeEnd w:id="4"/>
      <w:r w:rsidR="00C23A9D">
        <w:rPr>
          <w:rStyle w:val="CommentReference"/>
        </w:rPr>
        <w:commentReference w:id="4"/>
      </w:r>
      <w:r w:rsidRPr="00FA2CD6">
        <w:rPr>
          <w:rFonts w:ascii="Courier New" w:hAnsi="Courier New" w:cs="Courier New"/>
          <w:sz w:val="13"/>
          <w:szCs w:val="13"/>
        </w:rPr>
        <w:t xml:space="preserve"> sentence.             This is another example sentence.         a</w:t>
      </w:r>
    </w:p>
    <w:p w14:paraId="40172E7C"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5      1        5 Okay this is the final thing that they typed.   Okay this is the final thing they typed.            a</w:t>
      </w:r>
    </w:p>
    <w:p w14:paraId="545F123A" w14:textId="77777777" w:rsidR="00E340DD" w:rsidRPr="00FA2CD6" w:rsidRDefault="00E340DD" w:rsidP="00E340DD">
      <w:pPr>
        <w:spacing w:after="0" w:line="480" w:lineRule="auto"/>
        <w:rPr>
          <w:rFonts w:ascii="Courier New" w:hAnsi="Courier New" w:cs="Courier New"/>
          <w:sz w:val="13"/>
          <w:szCs w:val="13"/>
        </w:rPr>
      </w:pPr>
      <w:r w:rsidRPr="00FA2CD6">
        <w:rPr>
          <w:rFonts w:ascii="Courier New" w:hAnsi="Courier New" w:cs="Courier New"/>
          <w:sz w:val="13"/>
          <w:szCs w:val="13"/>
        </w:rPr>
        <w:t>6      2        1                           This is a sentence.                             This is sentence.         b</w:t>
      </w: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1A85273"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66F86ECA"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7E5DD4">
        <w:rPr>
          <w:rFonts w:ascii="Times New Roman" w:hAnsi="Times New Roman" w:cs="Times New Roman"/>
          <w:sz w:val="24"/>
          <w:szCs w:val="24"/>
        </w:rPr>
        <w:t>https://npm27.shinyapps.io/lrd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analyses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2B2FA957"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5F0B163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w:t>
      </w:r>
      <w:r w:rsidR="00F90791">
        <w:rPr>
          <w:rFonts w:ascii="Times New Roman" w:hAnsi="Times New Roman" w:cs="Times New Roman"/>
          <w:sz w:val="24"/>
          <w:szCs w:val="24"/>
        </w:rPr>
        <w:lastRenderedPageBreak/>
        <w:t>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 xml:space="preserve">a </w:t>
      </w:r>
      <w:r w:rsidR="00755D78" w:rsidRPr="00BA6E1D">
        <w:rPr>
          <w:rFonts w:ascii="Times New Roman" w:hAnsi="Times New Roman" w:cs="Times New Roman"/>
          <w:sz w:val="24"/>
          <w:szCs w:val="24"/>
        </w:rPr>
        <w:lastRenderedPageBreak/>
        <w:t>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dataframes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5B5FE0AF"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w:t>
      </w:r>
      <w:r w:rsidR="00452841" w:rsidRPr="00452841">
        <w:rPr>
          <w:rFonts w:ascii="Times New Roman" w:hAnsi="Times New Roman" w:cs="Times New Roman"/>
          <w:sz w:val="24"/>
          <w:szCs w:val="24"/>
        </w:rPr>
        <w:lastRenderedPageBreak/>
        <w:t xml:space="preserve">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lastRenderedPageBreak/>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lastRenderedPageBreak/>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commentRangeStart w:id="7"/>
      <w:r>
        <w:rPr>
          <w:rFonts w:ascii="Times New Roman" w:hAnsi="Times New Roman" w:cs="Times New Roman"/>
          <w:b/>
          <w:bCs/>
          <w:sz w:val="24"/>
          <w:szCs w:val="24"/>
        </w:rPr>
        <w:t>Analyses and Results</w:t>
      </w:r>
      <w:commentRangeEnd w:id="7"/>
      <w:r w:rsidR="00744C88">
        <w:rPr>
          <w:rStyle w:val="CommentReference"/>
        </w:rPr>
        <w:commentReference w:id="7"/>
      </w:r>
    </w:p>
    <w:bookmarkEnd w:id="6"/>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xml:space="preserve">. Finally, we compute the inter-rater </w:t>
      </w:r>
      <w:r w:rsidR="00281414">
        <w:rPr>
          <w:rFonts w:ascii="Times New Roman" w:hAnsi="Times New Roman" w:cs="Times New Roman"/>
          <w:sz w:val="24"/>
          <w:szCs w:val="24"/>
        </w:rPr>
        <w:lastRenderedPageBreak/>
        <w:t>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25DC1EAF"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292F96">
        <w:rPr>
          <w:rFonts w:ascii="Times New Roman" w:hAnsi="Times New Roman" w:cs="Times New Roman"/>
          <w:sz w:val="24"/>
          <w:szCs w:val="24"/>
        </w:rPr>
        <w:t>for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1"/>
      <w:commentRangeStart w:id="12"/>
      <w:r w:rsidR="002A6AD4">
        <w:rPr>
          <w:rFonts w:ascii="Times New Roman" w:hAnsi="Times New Roman" w:cs="Times New Roman"/>
          <w:sz w:val="24"/>
          <w:szCs w:val="24"/>
        </w:rPr>
        <w:t>1320</w:t>
      </w:r>
      <w:commentRangeEnd w:id="11"/>
      <w:r w:rsidR="00292F96">
        <w:rPr>
          <w:rStyle w:val="CommentReference"/>
        </w:rPr>
        <w:commentReference w:id="11"/>
      </w:r>
      <w:commentRangeEnd w:id="12"/>
      <w:r w:rsidR="005362F5">
        <w:rPr>
          <w:rStyle w:val="CommentReference"/>
        </w:rPr>
        <w:commentReference w:id="12"/>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3"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3"/>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E765A48"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w:t>
      </w:r>
      <w:r w:rsidR="00D06262">
        <w:rPr>
          <w:rFonts w:ascii="Times New Roman" w:hAnsi="Times New Roman" w:cs="Times New Roman"/>
          <w:sz w:val="24"/>
          <w:szCs w:val="24"/>
        </w:rPr>
        <w:lastRenderedPageBreak/>
        <w:t xml:space="preserve">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4"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4"/>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commentRangeStart w:id="15"/>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commentRangeEnd w:id="15"/>
      <w:r w:rsidR="00744C88">
        <w:rPr>
          <w:rStyle w:val="CommentReference"/>
        </w:rPr>
        <w:commentReference w:id="15"/>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w:t>
      </w:r>
      <w:r w:rsidR="0089257D">
        <w:rPr>
          <w:rFonts w:ascii="Times New Roman" w:hAnsi="Times New Roman" w:cs="Times New Roman"/>
          <w:sz w:val="24"/>
          <w:szCs w:val="24"/>
        </w:rPr>
        <w:lastRenderedPageBreak/>
        <w:t xml:space="preserve">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46EA4473"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presentations). Because each list contained 20 items, this </w:t>
      </w:r>
      <w:r w:rsidR="001077A8">
        <w:rPr>
          <w:rFonts w:ascii="Times New Roman" w:hAnsi="Times New Roman" w:cs="Times New Roman"/>
          <w:sz w:val="24"/>
          <w:szCs w:val="24"/>
        </w:rPr>
        <w:t xml:space="preserve">study </w:t>
      </w:r>
      <w:r w:rsidR="00977E94">
        <w:rPr>
          <w:rFonts w:ascii="Times New Roman" w:hAnsi="Times New Roman" w:cs="Times New Roman"/>
          <w:sz w:val="24"/>
          <w:szCs w:val="24"/>
        </w:rPr>
        <w:t>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60DE5688"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lastRenderedPageBreak/>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497E3C6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6"/>
      <w:r>
        <w:rPr>
          <w:rFonts w:ascii="Times New Roman" w:hAnsi="Times New Roman" w:cs="Times New Roman"/>
          <w:sz w:val="24"/>
          <w:szCs w:val="24"/>
        </w:rPr>
        <w:t>2</w:t>
      </w:r>
      <w:commentRangeEnd w:id="16"/>
      <w:r w:rsidR="003E5BC3">
        <w:rPr>
          <w:rStyle w:val="CommentReference"/>
        </w:rPr>
        <w:commentReference w:id="16"/>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5362F5">
        <w:rPr>
          <w:rFonts w:ascii="Times New Roman" w:hAnsi="Times New Roman" w:cs="Times New Roman"/>
          <w:sz w:val="24"/>
          <w:szCs w:val="24"/>
        </w:rPr>
        <w:t xml:space="preserve"> </w:t>
      </w:r>
      <w:r w:rsidR="005362F5" w:rsidRPr="005362F5">
        <w:rPr>
          <w:rFonts w:ascii="Times New Roman" w:hAnsi="Times New Roman" w:cs="Times New Roman"/>
          <w:sz w:val="24"/>
          <w:szCs w:val="24"/>
          <w:highlight w:val="yellow"/>
        </w:rPr>
        <w:t>[COMMENT ON CLOSENESS]</w:t>
      </w:r>
      <w:r>
        <w:rPr>
          <w:rFonts w:ascii="Times New Roman" w:hAnsi="Times New Roman" w:cs="Times New Roman"/>
          <w:sz w:val="24"/>
          <w:szCs w:val="24"/>
        </w:rPr>
        <w:t xml:space="preserve"> However,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7" w:name="_Hlk60056379"/>
      <w:r>
        <w:rPr>
          <w:rFonts w:ascii="Times New Roman" w:hAnsi="Times New Roman" w:cs="Times New Roman"/>
          <w:b/>
          <w:bCs/>
          <w:sz w:val="24"/>
          <w:szCs w:val="24"/>
        </w:rPr>
        <w:t>Analyses and Results</w:t>
      </w:r>
    </w:p>
    <w:bookmarkEnd w:id="17"/>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t>
      </w:r>
      <w:r w:rsidR="006054A5">
        <w:rPr>
          <w:rFonts w:ascii="Times New Roman" w:hAnsi="Times New Roman" w:cs="Times New Roman"/>
          <w:sz w:val="24"/>
          <w:szCs w:val="24"/>
        </w:rPr>
        <w:lastRenderedPageBreak/>
        <w:t xml:space="preserve">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r w:rsidR="006054A5">
        <w:rPr>
          <w:rFonts w:ascii="Times New Roman" w:hAnsi="Times New Roman" w:cs="Times New Roman"/>
          <w:i/>
          <w:iCs/>
          <w:sz w:val="24"/>
          <w:szCs w:val="24"/>
        </w:rPr>
        <w:t>lrd</w:t>
      </w:r>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749E8F2D"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percent match 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18"/>
      <w:commentRangeStart w:id="19"/>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commentRangeEnd w:id="18"/>
      <w:r w:rsidR="001E021D">
        <w:rPr>
          <w:rStyle w:val="CommentReference"/>
        </w:rPr>
        <w:commentReference w:id="18"/>
      </w:r>
      <w:commentRangeEnd w:id="19"/>
      <w:r w:rsidR="00744C88">
        <w:rPr>
          <w:rStyle w:val="CommentReference"/>
        </w:rPr>
        <w:commentReference w:id="19"/>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9</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722F12">
        <w:rPr>
          <w:rFonts w:ascii="Times New Roman" w:hAnsi="Times New Roman" w:cs="Times New Roman"/>
          <w:sz w:val="24"/>
          <w:szCs w:val="24"/>
        </w:rPr>
        <w:lastRenderedPageBreak/>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w:t>
      </w:r>
      <w:r>
        <w:rPr>
          <w:rFonts w:ascii="Times New Roman" w:hAnsi="Times New Roman" w:cs="Times New Roman"/>
          <w:sz w:val="24"/>
          <w:szCs w:val="24"/>
        </w:rPr>
        <w:lastRenderedPageBreak/>
        <w:t xml:space="preserve">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093DFE" w:rsidRPr="00942E62">
        <w:rPr>
          <w:rFonts w:ascii="Times New Roman" w:hAnsi="Times New Roman" w:cs="Times New Roman"/>
          <w:i/>
          <w:iCs/>
          <w:sz w:val="24"/>
          <w:szCs w:val="24"/>
        </w:rPr>
        <w:t>lrd</w:t>
      </w:r>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commentRangeStart w:id="20"/>
      <w:r>
        <w:rPr>
          <w:rFonts w:ascii="Times New Roman" w:hAnsi="Times New Roman" w:cs="Times New Roman"/>
          <w:b/>
          <w:bCs/>
          <w:sz w:val="24"/>
          <w:szCs w:val="24"/>
        </w:rPr>
        <w:t>Replication of Sentence Recall Studies</w:t>
      </w:r>
      <w:commentRangeEnd w:id="20"/>
      <w:r w:rsidR="00744C88">
        <w:rPr>
          <w:rStyle w:val="CommentReference"/>
        </w:rPr>
        <w:commentReference w:id="20"/>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4B019516"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r w:rsidR="008F6875">
        <w:rPr>
          <w:rFonts w:ascii="Times New Roman" w:hAnsi="Times New Roman" w:cs="Times New Roman"/>
          <w:i/>
          <w:iCs/>
          <w:sz w:val="24"/>
          <w:szCs w:val="24"/>
        </w:rPr>
        <w:t>lrd</w:t>
      </w:r>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w:t>
      </w:r>
      <w:r w:rsidR="008F17D9">
        <w:rPr>
          <w:rFonts w:ascii="Times New Roman" w:hAnsi="Times New Roman" w:cs="Times New Roman"/>
          <w:sz w:val="24"/>
          <w:szCs w:val="24"/>
        </w:rPr>
        <w:lastRenderedPageBreak/>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lastRenderedPageBreak/>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Default="00504621"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2375EAF" w14:textId="77777777" w:rsidR="002C0F79" w:rsidRPr="002C0F79" w:rsidRDefault="00047A3F" w:rsidP="002C0F79">
      <w:pPr>
        <w:pStyle w:val="Bibliography"/>
        <w:rPr>
          <w:rFonts w:ascii="Times New Roman" w:hAnsi="Times New Roman" w:cs="Times New Roman"/>
          <w:sz w:val="24"/>
        </w:rPr>
      </w:pPr>
      <w:r>
        <w:rPr>
          <w:sz w:val="24"/>
          <w:szCs w:val="24"/>
        </w:rPr>
        <w:fldChar w:fldCharType="begin"/>
      </w:r>
      <w:r w:rsidR="002C0F79">
        <w:rPr>
          <w:sz w:val="24"/>
          <w:szCs w:val="24"/>
        </w:rPr>
        <w:instrText xml:space="preserve"> ADDIN ZOTERO_BIBL {"uncited":[],"omitted":[],"custom":[]} CSL_BIBLIOGRAPHY </w:instrText>
      </w:r>
      <w:r>
        <w:rPr>
          <w:sz w:val="24"/>
          <w:szCs w:val="24"/>
        </w:rPr>
        <w:fldChar w:fldCharType="separate"/>
      </w:r>
      <w:r w:rsidR="002C0F79" w:rsidRPr="002C0F79">
        <w:rPr>
          <w:rFonts w:ascii="Times New Roman" w:hAnsi="Times New Roman" w:cs="Times New Roman"/>
          <w:sz w:val="24"/>
        </w:rPr>
        <w:t xml:space="preserve">Altman, D. G., &amp; Bland, J. M. (1994). Diagnostic tests. 1: Sensitivity and specificity. </w:t>
      </w:r>
      <w:r w:rsidR="002C0F79" w:rsidRPr="002C0F79">
        <w:rPr>
          <w:rFonts w:ascii="Times New Roman" w:hAnsi="Times New Roman" w:cs="Times New Roman"/>
          <w:i/>
          <w:iCs/>
          <w:sz w:val="24"/>
        </w:rPr>
        <w:t>BMJ : British Medical Journal</w:t>
      </w:r>
      <w:r w:rsidR="002C0F79" w:rsidRPr="002C0F79">
        <w:rPr>
          <w:rFonts w:ascii="Times New Roman" w:hAnsi="Times New Roman" w:cs="Times New Roman"/>
          <w:sz w:val="24"/>
        </w:rPr>
        <w:t xml:space="preserve">, </w:t>
      </w:r>
      <w:r w:rsidR="002C0F79" w:rsidRPr="002C0F79">
        <w:rPr>
          <w:rFonts w:ascii="Times New Roman" w:hAnsi="Times New Roman" w:cs="Times New Roman"/>
          <w:i/>
          <w:iCs/>
          <w:sz w:val="24"/>
        </w:rPr>
        <w:t>308</w:t>
      </w:r>
      <w:r w:rsidR="002C0F79" w:rsidRPr="002C0F79">
        <w:rPr>
          <w:rFonts w:ascii="Times New Roman" w:hAnsi="Times New Roman" w:cs="Times New Roman"/>
          <w:sz w:val="24"/>
        </w:rPr>
        <w:t>(6943), 1552. https://doi.org/10.1136/bmj.308.6943.1552</w:t>
      </w:r>
    </w:p>
    <w:p w14:paraId="6138361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alota, D. A., Yap, M. J., Hutchison, K. A., Cortese, M. J., Kessler, B., Loftis, B., Neely, J. H., Nelson, D. L., Simpson, G. B., &amp; Treiman, R. (2007). The English Lexicon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39</w:t>
      </w:r>
      <w:r w:rsidRPr="002C0F79">
        <w:rPr>
          <w:rFonts w:ascii="Times New Roman" w:hAnsi="Times New Roman" w:cs="Times New Roman"/>
          <w:sz w:val="24"/>
        </w:rPr>
        <w:t>(3), 445–459. https://doi.org/10.3758/BF03193014</w:t>
      </w:r>
    </w:p>
    <w:p w14:paraId="4480EED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2C0F79">
        <w:rPr>
          <w:rFonts w:ascii="Times New Roman" w:hAnsi="Times New Roman" w:cs="Times New Roman"/>
          <w:i/>
          <w:iCs/>
          <w:sz w:val="24"/>
        </w:rPr>
        <w:t>rio: A Swiss-Army Knife for Data I/O</w:t>
      </w:r>
      <w:r w:rsidRPr="002C0F79">
        <w:rPr>
          <w:rFonts w:ascii="Times New Roman" w:hAnsi="Times New Roman" w:cs="Times New Roman"/>
          <w:sz w:val="24"/>
        </w:rPr>
        <w:t xml:space="preserve"> (0.5.26) [Computer software]. https://CRAN.R-project.org/package=rio</w:t>
      </w:r>
    </w:p>
    <w:p w14:paraId="2158AF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Mandera, P., McCormick, S. F., &amp; Keuleers, E. (2019). Word prevalence norms for 62,000 English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2), 467–479. https://doi.org/10.3758/s13428-018-1077-9</w:t>
      </w:r>
    </w:p>
    <w:p w14:paraId="626161B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Warriner, A. B., &amp; Kuperman, V. (2014). Concreteness ratings for 40 thousand generally known English word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6</w:t>
      </w:r>
      <w:r w:rsidRPr="002C0F79">
        <w:rPr>
          <w:rFonts w:ascii="Times New Roman" w:hAnsi="Times New Roman" w:cs="Times New Roman"/>
          <w:sz w:val="24"/>
        </w:rPr>
        <w:t>(3), 904–911. https://doi.org/10.3758/s13428-013-0403-5</w:t>
      </w:r>
    </w:p>
    <w:p w14:paraId="4CEFD00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3), 746–757. https://doi.org/10.3758/s13428-012-0284-z</w:t>
      </w:r>
    </w:p>
    <w:p w14:paraId="270B744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Valentine, K. D., &amp; Maxwell, N. P. (2019a). English semantic feature production norms: An extended database of 4436 concept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49–1863. https://doi.org/10.3758/s13428-019-01243-z</w:t>
      </w:r>
    </w:p>
    <w:p w14:paraId="7D77BCC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78–1888. https://doi.org/10.3758/s13428-018-1130-8</w:t>
      </w:r>
    </w:p>
    <w:p w14:paraId="7592E07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hrmester, M., Kwang, T., &amp; Gosling, S. D. (2011). Amazon’s Mechanical Turk: A New Source of Inexpensive, Yet High-Quality, Data? </w:t>
      </w:r>
      <w:r w:rsidRPr="002C0F79">
        <w:rPr>
          <w:rFonts w:ascii="Times New Roman" w:hAnsi="Times New Roman" w:cs="Times New Roman"/>
          <w:i/>
          <w:iCs/>
          <w:sz w:val="24"/>
        </w:rPr>
        <w:t>Perspectives on Psychological Science</w:t>
      </w:r>
      <w:r w:rsidRPr="002C0F79">
        <w:rPr>
          <w:rFonts w:ascii="Times New Roman" w:hAnsi="Times New Roman" w:cs="Times New Roman"/>
          <w:sz w:val="24"/>
        </w:rPr>
        <w:t xml:space="preserve">, </w:t>
      </w:r>
      <w:r w:rsidRPr="002C0F79">
        <w:rPr>
          <w:rFonts w:ascii="Times New Roman" w:hAnsi="Times New Roman" w:cs="Times New Roman"/>
          <w:i/>
          <w:iCs/>
          <w:sz w:val="24"/>
        </w:rPr>
        <w:t>6</w:t>
      </w:r>
      <w:r w:rsidRPr="002C0F79">
        <w:rPr>
          <w:rFonts w:ascii="Times New Roman" w:hAnsi="Times New Roman" w:cs="Times New Roman"/>
          <w:sz w:val="24"/>
        </w:rPr>
        <w:t>(1), 3–5. https://doi.org/10.1177/1745691610393980</w:t>
      </w:r>
    </w:p>
    <w:p w14:paraId="1EBAD0F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Cheng, J., Allaire, J. J., Sievert, C., Schloerke, B., Xie, Y., Allen, J., McPherson, J., Dipert, A., &amp; Borges, B. (2021). </w:t>
      </w:r>
      <w:r w:rsidRPr="002C0F79">
        <w:rPr>
          <w:rFonts w:ascii="Times New Roman" w:hAnsi="Times New Roman" w:cs="Times New Roman"/>
          <w:i/>
          <w:iCs/>
          <w:sz w:val="24"/>
        </w:rPr>
        <w:t>shiny: Web Application Framework for R</w:t>
      </w:r>
      <w:r w:rsidRPr="002C0F79">
        <w:rPr>
          <w:rFonts w:ascii="Times New Roman" w:hAnsi="Times New Roman" w:cs="Times New Roman"/>
          <w:sz w:val="24"/>
        </w:rPr>
        <w:t xml:space="preserve"> (1.6.0) [Computer software]. https://CRAN.R-project.org/package=shiny</w:t>
      </w:r>
    </w:p>
    <w:p w14:paraId="7FF028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amp; Ribeiro, B. B. (2018). </w:t>
      </w:r>
      <w:r w:rsidRPr="002C0F79">
        <w:rPr>
          <w:rFonts w:ascii="Times New Roman" w:hAnsi="Times New Roman" w:cs="Times New Roman"/>
          <w:i/>
          <w:iCs/>
          <w:sz w:val="24"/>
        </w:rPr>
        <w:t>shinydashboard: Create Dashboards with “Shiny”</w:t>
      </w:r>
      <w:r w:rsidRPr="002C0F79">
        <w:rPr>
          <w:rFonts w:ascii="Times New Roman" w:hAnsi="Times New Roman" w:cs="Times New Roman"/>
          <w:sz w:val="24"/>
        </w:rPr>
        <w:t xml:space="preserve"> (0.7.1) [Computer software]. https://CRAN.R-project.org/package=shinydashboard</w:t>
      </w:r>
    </w:p>
    <w:p w14:paraId="3B5208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ohen, J. (1960). A Coefficient of Agreement for Nominal Scales. </w:t>
      </w:r>
      <w:r w:rsidRPr="002C0F79">
        <w:rPr>
          <w:rFonts w:ascii="Times New Roman" w:hAnsi="Times New Roman" w:cs="Times New Roman"/>
          <w:i/>
          <w:iCs/>
          <w:sz w:val="24"/>
        </w:rPr>
        <w:t>Educational and Psychological Measurement</w:t>
      </w:r>
      <w:r w:rsidRPr="002C0F79">
        <w:rPr>
          <w:rFonts w:ascii="Times New Roman" w:hAnsi="Times New Roman" w:cs="Times New Roman"/>
          <w:sz w:val="24"/>
        </w:rPr>
        <w:t xml:space="preserve">, </w:t>
      </w:r>
      <w:r w:rsidRPr="002C0F79">
        <w:rPr>
          <w:rFonts w:ascii="Times New Roman" w:hAnsi="Times New Roman" w:cs="Times New Roman"/>
          <w:i/>
          <w:iCs/>
          <w:sz w:val="24"/>
        </w:rPr>
        <w:t>20</w:t>
      </w:r>
      <w:r w:rsidRPr="002C0F79">
        <w:rPr>
          <w:rFonts w:ascii="Times New Roman" w:hAnsi="Times New Roman" w:cs="Times New Roman"/>
          <w:sz w:val="24"/>
        </w:rPr>
        <w:t>(1), 37–46. https://doi.org/10.1177/001316446002000104</w:t>
      </w:r>
    </w:p>
    <w:p w14:paraId="552CCDC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aik, F. I. M., &amp; Lockhart, R. S. (1972). Levels of processing: A framework for memory research. </w:t>
      </w:r>
      <w:r w:rsidRPr="002C0F79">
        <w:rPr>
          <w:rFonts w:ascii="Times New Roman" w:hAnsi="Times New Roman" w:cs="Times New Roman"/>
          <w:i/>
          <w:iCs/>
          <w:sz w:val="24"/>
        </w:rPr>
        <w:t>Journal of Verbal Learning and Verbal Behavior</w:t>
      </w:r>
      <w:r w:rsidRPr="002C0F79">
        <w:rPr>
          <w:rFonts w:ascii="Times New Roman" w:hAnsi="Times New Roman" w:cs="Times New Roman"/>
          <w:sz w:val="24"/>
        </w:rPr>
        <w:t xml:space="preserve">, </w:t>
      </w:r>
      <w:r w:rsidRPr="002C0F79">
        <w:rPr>
          <w:rFonts w:ascii="Times New Roman" w:hAnsi="Times New Roman" w:cs="Times New Roman"/>
          <w:i/>
          <w:iCs/>
          <w:sz w:val="24"/>
        </w:rPr>
        <w:t>11</w:t>
      </w:r>
      <w:r w:rsidRPr="002C0F79">
        <w:rPr>
          <w:rFonts w:ascii="Times New Roman" w:hAnsi="Times New Roman" w:cs="Times New Roman"/>
          <w:sz w:val="24"/>
        </w:rPr>
        <w:t>(6), 671–684. https://doi.org/10.1016/S0022-5371(72)80001-X</w:t>
      </w:r>
    </w:p>
    <w:p w14:paraId="32DE294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iss, A. H., Aue, W. R., &amp; Smith, L. (2011). The effects of word frequency and context variability in cued recall. </w:t>
      </w:r>
      <w:r w:rsidRPr="002C0F79">
        <w:rPr>
          <w:rFonts w:ascii="Times New Roman" w:hAnsi="Times New Roman" w:cs="Times New Roman"/>
          <w:i/>
          <w:iCs/>
          <w:sz w:val="24"/>
        </w:rPr>
        <w:t>Journal of Memory and Language</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2), 119–132. https://doi.org/10.1016/j.jml.2010.10.001</w:t>
      </w:r>
    </w:p>
    <w:p w14:paraId="0FE32D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De Deyne, S., Navarro, D. J., Perfors, A., Brysbaert, M., &amp; Storms, G. (2019). The “Small World of Words” English word association norms for over 12,000 cue word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3), 987–1006. https://doi.org/10.3758/s13428-018-1115-7</w:t>
      </w:r>
    </w:p>
    <w:p w14:paraId="195C940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Geller, J., McMurray, B., Choi, I., &amp; Holmes, A. (2020). </w:t>
      </w:r>
      <w:r w:rsidRPr="002C0F79">
        <w:rPr>
          <w:rFonts w:ascii="Times New Roman" w:hAnsi="Times New Roman" w:cs="Times New Roman"/>
          <w:i/>
          <w:iCs/>
          <w:sz w:val="24"/>
        </w:rPr>
        <w:t>Validation of the Iowa Test of Consonant Perception</w:t>
      </w:r>
      <w:r w:rsidRPr="002C0F79">
        <w:rPr>
          <w:rFonts w:ascii="Times New Roman" w:hAnsi="Times New Roman" w:cs="Times New Roman"/>
          <w:sz w:val="24"/>
        </w:rPr>
        <w:t xml:space="preserve"> [Preprint]. PsyArXiv. https://doi.org/10.31234/osf.io/wxd93</w:t>
      </w:r>
    </w:p>
    <w:p w14:paraId="0FA88BC5"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2C0F79">
        <w:rPr>
          <w:rFonts w:ascii="Times New Roman" w:hAnsi="Times New Roman" w:cs="Times New Roman"/>
          <w:i/>
          <w:iCs/>
          <w:sz w:val="24"/>
        </w:rPr>
        <w:t>Applied Cognitive Psychology</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6), 1271–1278. https://doi.org/10.1002/acp.3604</w:t>
      </w:r>
    </w:p>
    <w:p w14:paraId="5006BE4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ff, M. J., Yates, T. J., &amp; Balota, D. A. (2018). Evaluating the contributions of task expectancy in the testing and guessing benefits on recognition memory. </w:t>
      </w:r>
      <w:r w:rsidRPr="002C0F79">
        <w:rPr>
          <w:rFonts w:ascii="Times New Roman" w:hAnsi="Times New Roman" w:cs="Times New Roman"/>
          <w:i/>
          <w:iCs/>
          <w:sz w:val="24"/>
        </w:rPr>
        <w:t>Memory (Hove, England)</w:t>
      </w:r>
      <w:r w:rsidRPr="002C0F79">
        <w:rPr>
          <w:rFonts w:ascii="Times New Roman" w:hAnsi="Times New Roman" w:cs="Times New Roman"/>
          <w:sz w:val="24"/>
        </w:rPr>
        <w:t xml:space="preserve">, </w:t>
      </w:r>
      <w:r w:rsidRPr="002C0F79">
        <w:rPr>
          <w:rFonts w:ascii="Times New Roman" w:hAnsi="Times New Roman" w:cs="Times New Roman"/>
          <w:i/>
          <w:iCs/>
          <w:sz w:val="24"/>
        </w:rPr>
        <w:t>26</w:t>
      </w:r>
      <w:r w:rsidRPr="002C0F79">
        <w:rPr>
          <w:rFonts w:ascii="Times New Roman" w:hAnsi="Times New Roman" w:cs="Times New Roman"/>
          <w:sz w:val="24"/>
        </w:rPr>
        <w:t>(8), 1065–1083. https://doi.org/10.1080/09658211.2018.1467929</w:t>
      </w:r>
    </w:p>
    <w:p w14:paraId="2DBDE4E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4), 1099–1114. https://doi.org/10.3758/s13428-012-0304-z</w:t>
      </w:r>
    </w:p>
    <w:p w14:paraId="6904816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1996). Associative retrieval processes in free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24</w:t>
      </w:r>
      <w:r w:rsidRPr="002C0F79">
        <w:rPr>
          <w:rFonts w:ascii="Times New Roman" w:hAnsi="Times New Roman" w:cs="Times New Roman"/>
          <w:sz w:val="24"/>
        </w:rPr>
        <w:t>(1), 103–109. https://doi.org/10.3758/BF03197276</w:t>
      </w:r>
    </w:p>
    <w:p w14:paraId="6CE66CA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Howard, M. W., Zaromb, F., &amp; Wingfield, A. (2002). Age dissociates recency and lag recency effects in free recall.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3), 530–540. https://doi.org/10.1037/0278-7393.28.3.530</w:t>
      </w:r>
    </w:p>
    <w:p w14:paraId="5EE2D04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oriat, A., &amp; Bjork, R. A. (2005). Illusions of Competence in Monitoring One’s Knowledge During Study.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31</w:t>
      </w:r>
      <w:r w:rsidRPr="002C0F79">
        <w:rPr>
          <w:rFonts w:ascii="Times New Roman" w:hAnsi="Times New Roman" w:cs="Times New Roman"/>
          <w:sz w:val="24"/>
        </w:rPr>
        <w:t>(2), 187–194. https://doi.org/10.1037/0278-7393.31.2.187</w:t>
      </w:r>
    </w:p>
    <w:p w14:paraId="3E5E1C9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uhn, M. (2008). Building Predictive Models in R Using the caret Package. </w:t>
      </w:r>
      <w:r w:rsidRPr="002C0F79">
        <w:rPr>
          <w:rFonts w:ascii="Times New Roman" w:hAnsi="Times New Roman" w:cs="Times New Roman"/>
          <w:i/>
          <w:iCs/>
          <w:sz w:val="24"/>
        </w:rPr>
        <w:t>Journal of Statistical Software</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1), 1–26. https://doi.org/10.18637/jss.v028.i05</w:t>
      </w:r>
    </w:p>
    <w:p w14:paraId="3B7AFDE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2C0F79">
        <w:rPr>
          <w:rFonts w:ascii="Times New Roman" w:hAnsi="Times New Roman" w:cs="Times New Roman"/>
          <w:i/>
          <w:iCs/>
          <w:sz w:val="24"/>
        </w:rPr>
        <w:t>Cognitive Processing</w:t>
      </w:r>
      <w:r w:rsidRPr="002C0F79">
        <w:rPr>
          <w:rFonts w:ascii="Times New Roman" w:hAnsi="Times New Roman" w:cs="Times New Roman"/>
          <w:sz w:val="24"/>
        </w:rPr>
        <w:t xml:space="preserve">, </w:t>
      </w:r>
      <w:r w:rsidRPr="002C0F79">
        <w:rPr>
          <w:rFonts w:ascii="Times New Roman" w:hAnsi="Times New Roman" w:cs="Times New Roman"/>
          <w:i/>
          <w:iCs/>
          <w:sz w:val="24"/>
        </w:rPr>
        <w:t>21</w:t>
      </w:r>
      <w:r w:rsidRPr="002C0F79">
        <w:rPr>
          <w:rFonts w:ascii="Times New Roman" w:hAnsi="Times New Roman" w:cs="Times New Roman"/>
          <w:sz w:val="24"/>
        </w:rPr>
        <w:t>(1), 41–53. https://doi.org/10.1007/s10339-019-00935-w</w:t>
      </w:r>
    </w:p>
    <w:p w14:paraId="786A8FB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N. P., &amp; Huff, M. J. (2020). The deceptive nature of associative word pairs: The effects of associative direction on judgments of learning. </w:t>
      </w:r>
      <w:r w:rsidRPr="002C0F79">
        <w:rPr>
          <w:rFonts w:ascii="Times New Roman" w:hAnsi="Times New Roman" w:cs="Times New Roman"/>
          <w:i/>
          <w:iCs/>
          <w:sz w:val="24"/>
        </w:rPr>
        <w:t>Psychological Research</w:t>
      </w:r>
      <w:r w:rsidRPr="002C0F79">
        <w:rPr>
          <w:rFonts w:ascii="Times New Roman" w:hAnsi="Times New Roman" w:cs="Times New Roman"/>
          <w:sz w:val="24"/>
        </w:rPr>
        <w:t>. https://doi.org/10.1007/s00426-020-01342-z</w:t>
      </w:r>
    </w:p>
    <w:p w14:paraId="2B17ECF8"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S. E., Lau, M. Y., &amp; Howard, G. S. (2015). Is psychology suffering from a replication crisis? What does “failure to replicate” really mean? </w:t>
      </w:r>
      <w:r w:rsidRPr="002C0F79">
        <w:rPr>
          <w:rFonts w:ascii="Times New Roman" w:hAnsi="Times New Roman" w:cs="Times New Roman"/>
          <w:i/>
          <w:iCs/>
          <w:sz w:val="24"/>
        </w:rPr>
        <w:t>American Psychologist</w:t>
      </w:r>
      <w:r w:rsidRPr="002C0F79">
        <w:rPr>
          <w:rFonts w:ascii="Times New Roman" w:hAnsi="Times New Roman" w:cs="Times New Roman"/>
          <w:sz w:val="24"/>
        </w:rPr>
        <w:t xml:space="preserve">, </w:t>
      </w:r>
      <w:r w:rsidRPr="002C0F79">
        <w:rPr>
          <w:rFonts w:ascii="Times New Roman" w:hAnsi="Times New Roman" w:cs="Times New Roman"/>
          <w:i/>
          <w:iCs/>
          <w:sz w:val="24"/>
        </w:rPr>
        <w:t>70</w:t>
      </w:r>
      <w:r w:rsidRPr="002C0F79">
        <w:rPr>
          <w:rFonts w:ascii="Times New Roman" w:hAnsi="Times New Roman" w:cs="Times New Roman"/>
          <w:sz w:val="24"/>
        </w:rPr>
        <w:t>(6), 487–498. https://doi.org/10.1037/a0039400</w:t>
      </w:r>
    </w:p>
    <w:p w14:paraId="4FEAB43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urdock, B. B. (1962). The serial position effect of free recall. </w:t>
      </w:r>
      <w:r w:rsidRPr="002C0F79">
        <w:rPr>
          <w:rFonts w:ascii="Times New Roman" w:hAnsi="Times New Roman" w:cs="Times New Roman"/>
          <w:i/>
          <w:iCs/>
          <w:sz w:val="24"/>
        </w:rPr>
        <w:t>Journal of Experimental Psychology</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5), 482–488. https://doi.org/10.1037/h0045106</w:t>
      </w:r>
    </w:p>
    <w:p w14:paraId="7A1199A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Nelson, D. L., McEvoy, C. L., &amp; Schreiber, T. A. (2004). The University of South Florida free association, rhyme, and word fragment norms. </w:t>
      </w:r>
      <w:r w:rsidRPr="002C0F79">
        <w:rPr>
          <w:rFonts w:ascii="Times New Roman" w:hAnsi="Times New Roman" w:cs="Times New Roman"/>
          <w:i/>
          <w:iCs/>
          <w:sz w:val="24"/>
        </w:rPr>
        <w:t>Behavior Research Methods, Instruments, &amp; Computers</w:t>
      </w:r>
      <w:r w:rsidRPr="002C0F79">
        <w:rPr>
          <w:rFonts w:ascii="Times New Roman" w:hAnsi="Times New Roman" w:cs="Times New Roman"/>
          <w:sz w:val="24"/>
        </w:rPr>
        <w:t xml:space="preserve">, </w:t>
      </w:r>
      <w:r w:rsidRPr="002C0F79">
        <w:rPr>
          <w:rFonts w:ascii="Times New Roman" w:hAnsi="Times New Roman" w:cs="Times New Roman"/>
          <w:i/>
          <w:iCs/>
          <w:sz w:val="24"/>
        </w:rPr>
        <w:t>36</w:t>
      </w:r>
      <w:r w:rsidRPr="002C0F79">
        <w:rPr>
          <w:rFonts w:ascii="Times New Roman" w:hAnsi="Times New Roman" w:cs="Times New Roman"/>
          <w:sz w:val="24"/>
        </w:rPr>
        <w:t>(3), 402–407. https://doi.org/10.3758/BF03195588</w:t>
      </w:r>
    </w:p>
    <w:p w14:paraId="10412B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aivio, A., Clark, J. M., &amp; Khan, M. (1988). Effects of concreteness and semantic relatedness on composite imagery ratings and cued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16</w:t>
      </w:r>
      <w:r w:rsidRPr="002C0F79">
        <w:rPr>
          <w:rFonts w:ascii="Times New Roman" w:hAnsi="Times New Roman" w:cs="Times New Roman"/>
          <w:sz w:val="24"/>
        </w:rPr>
        <w:t>(5), 422–430. https://doi.org/10.3758/BF03214222</w:t>
      </w:r>
    </w:p>
    <w:p w14:paraId="2F31D3B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olyn, S. M., Norman, K. A., &amp; Kahana, M. J. (2009). A context maintenance and retrieval model of organizational processes in free recall. </w:t>
      </w:r>
      <w:r w:rsidRPr="002C0F79">
        <w:rPr>
          <w:rFonts w:ascii="Times New Roman" w:hAnsi="Times New Roman" w:cs="Times New Roman"/>
          <w:i/>
          <w:iCs/>
          <w:sz w:val="24"/>
        </w:rPr>
        <w:t>Psychological Review</w:t>
      </w:r>
      <w:r w:rsidRPr="002C0F79">
        <w:rPr>
          <w:rFonts w:ascii="Times New Roman" w:hAnsi="Times New Roman" w:cs="Times New Roman"/>
          <w:sz w:val="24"/>
        </w:rPr>
        <w:t xml:space="preserve">, </w:t>
      </w:r>
      <w:r w:rsidRPr="002C0F79">
        <w:rPr>
          <w:rFonts w:ascii="Times New Roman" w:hAnsi="Times New Roman" w:cs="Times New Roman"/>
          <w:i/>
          <w:iCs/>
          <w:sz w:val="24"/>
        </w:rPr>
        <w:t>116</w:t>
      </w:r>
      <w:r w:rsidRPr="002C0F79">
        <w:rPr>
          <w:rFonts w:ascii="Times New Roman" w:hAnsi="Times New Roman" w:cs="Times New Roman"/>
          <w:sz w:val="24"/>
        </w:rPr>
        <w:t>(1), 129–156. https://doi.org/10.1037/a0014420</w:t>
      </w:r>
    </w:p>
    <w:p w14:paraId="2593CC2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Revelle, W. (2020). </w:t>
      </w:r>
      <w:r w:rsidRPr="002C0F79">
        <w:rPr>
          <w:rFonts w:ascii="Times New Roman" w:hAnsi="Times New Roman" w:cs="Times New Roman"/>
          <w:i/>
          <w:iCs/>
          <w:sz w:val="24"/>
        </w:rPr>
        <w:t>psych: Procedures for Psychological, Psychometric, and Personality Research</w:t>
      </w:r>
      <w:r w:rsidRPr="002C0F79">
        <w:rPr>
          <w:rFonts w:ascii="Times New Roman" w:hAnsi="Times New Roman" w:cs="Times New Roman"/>
          <w:sz w:val="24"/>
        </w:rPr>
        <w:t xml:space="preserve"> (2.0.12) [Computer software]. https://CRAN.R-project.org/package=psych</w:t>
      </w:r>
    </w:p>
    <w:p w14:paraId="320ACDC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2C0F79">
        <w:rPr>
          <w:rFonts w:ascii="Times New Roman" w:hAnsi="Times New Roman" w:cs="Times New Roman"/>
          <w:i/>
          <w:iCs/>
          <w:sz w:val="24"/>
        </w:rPr>
        <w:t>Ear and Hearing</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1), 112–117. https://doi.org/10.1097/AUD.0b013e31822c2549</w:t>
      </w:r>
    </w:p>
    <w:p w14:paraId="63842E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Taylor, J. E., Beith, A., &amp; Sereno, S. C. (2020). LexOPS: An R package and user interface for the controlled generation of word stimuli.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2</w:t>
      </w:r>
      <w:r w:rsidRPr="002C0F79">
        <w:rPr>
          <w:rFonts w:ascii="Times New Roman" w:hAnsi="Times New Roman" w:cs="Times New Roman"/>
          <w:sz w:val="24"/>
        </w:rPr>
        <w:t>(6), 2372–2382. https://doi.org/10.3758/s13428-020-01389-1</w:t>
      </w:r>
    </w:p>
    <w:p w14:paraId="6100246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Wickham, H., Hester, J., &amp; Chang, W. (2020). </w:t>
      </w:r>
      <w:r w:rsidRPr="002C0F79">
        <w:rPr>
          <w:rFonts w:ascii="Times New Roman" w:hAnsi="Times New Roman" w:cs="Times New Roman"/>
          <w:i/>
          <w:iCs/>
          <w:sz w:val="24"/>
        </w:rPr>
        <w:t>devtools: Tools to Make Developing R Packages Easier</w:t>
      </w:r>
      <w:r w:rsidRPr="002C0F79">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5"/>
          <w:headerReference w:type="first" r:id="rId16"/>
          <w:pgSz w:w="12240" w:h="15840"/>
          <w:pgMar w:top="1440" w:right="1440" w:bottom="1440" w:left="1440" w:header="720" w:footer="720" w:gutter="0"/>
          <w:cols w:space="720"/>
          <w:titlePg/>
          <w:docGrid w:linePitch="360"/>
        </w:sectPr>
      </w:pPr>
      <w:bookmarkStart w:id="2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3" w:name="_Hlk42075142"/>
      <w:bookmarkStart w:id="24" w:name="_Hlk42075069"/>
      <w:bookmarkEnd w:id="2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1"/>
    <w:bookmarkEnd w:id="2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851993"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r w:rsidR="00AB2A1F">
              <w:rPr>
                <w:rFonts w:ascii="Times New Roman" w:hAnsi="Times New Roman" w:cs="Times New Roman"/>
                <w:sz w:val="24"/>
                <w:szCs w:val="24"/>
              </w:rPr>
              <w:t>f</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8"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6099735"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 xml:space="preserve">Cued-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0"/>
                    <a:stretch>
                      <a:fillRect/>
                    </a:stretch>
                  </pic:blipFill>
                  <pic:spPr bwMode="auto">
                    <a:xfrm>
                      <a:off x="0" y="0"/>
                      <a:ext cx="6634067" cy="4992264"/>
                    </a:xfrm>
                    <a:prstGeom prst="rect">
                      <a:avLst/>
                    </a:prstGeom>
                    <a:noFill/>
                    <a:ln>
                      <a:noFill/>
                    </a:ln>
                  </pic:spPr>
                </pic:pic>
              </a:graphicData>
            </a:graphic>
          </wp:inline>
        </w:drawing>
      </w:r>
    </w:p>
    <w:p w14:paraId="72C5983B" w14:textId="68BAEC65"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01454E" w:rsidRDefault="0001454E">
      <w:pPr>
        <w:pStyle w:val="CommentText"/>
      </w:pPr>
      <w:r>
        <w:rPr>
          <w:rStyle w:val="CommentReference"/>
        </w:rPr>
        <w:annotationRef/>
      </w:r>
      <w:r>
        <w:t xml:space="preserve">I may def need help describing these better </w:t>
      </w:r>
    </w:p>
  </w:comment>
  <w:comment w:id="3" w:author="Erin M. Buchanan" w:date="2021-03-26T18:41:00Z" w:initials="EMB">
    <w:p w14:paraId="45ED2307" w14:textId="2EE37EEF" w:rsidR="0001454E" w:rsidRDefault="0001454E">
      <w:pPr>
        <w:pStyle w:val="CommentText"/>
      </w:pPr>
      <w:r>
        <w:rPr>
          <w:rStyle w:val="CommentReference"/>
        </w:rPr>
        <w:annotationRef/>
      </w:r>
      <w:r>
        <w:t xml:space="preserve">Ugh this is small … is there a better way to do this? The table idea? </w:t>
      </w:r>
    </w:p>
  </w:comment>
  <w:comment w:id="4" w:author="Nick Maxwell" w:date="2021-03-28T14:38:00Z" w:initials="NM">
    <w:p w14:paraId="46560F38" w14:textId="37AC5FB8" w:rsidR="0001454E" w:rsidRDefault="0001454E">
      <w:pPr>
        <w:pStyle w:val="CommentText"/>
      </w:pPr>
      <w:r>
        <w:rPr>
          <w:rStyle w:val="CommentReference"/>
        </w:rPr>
        <w:annotationRef/>
      </w:r>
      <w:r>
        <w:t>We could try that. I might also just throw together a sample dataset with shorter sentences. We’d need to update the package/vignettes though.</w:t>
      </w:r>
    </w:p>
  </w:comment>
  <w:comment w:id="7" w:author="Nick Maxwell" w:date="2021-03-26T19:46:00Z" w:initials="NM">
    <w:p w14:paraId="322F9A68" w14:textId="6CC8E0B1" w:rsidR="0001454E" w:rsidRDefault="0001454E">
      <w:pPr>
        <w:pStyle w:val="CommentText"/>
      </w:pPr>
      <w:r>
        <w:rPr>
          <w:rStyle w:val="CommentReference"/>
        </w:rPr>
        <w:annotationRef/>
      </w:r>
      <w:r>
        <w:t>Add requested stats</w:t>
      </w:r>
    </w:p>
  </w:comment>
  <w:comment w:id="8" w:author="Erin M. Buchanan" w:date="2021-03-26T18:10:00Z" w:initials="EMB">
    <w:p w14:paraId="0891F692" w14:textId="7072F65A" w:rsidR="0001454E" w:rsidRDefault="0001454E">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01454E" w:rsidRDefault="0001454E">
      <w:pPr>
        <w:pStyle w:val="CommentText"/>
      </w:pPr>
      <w:r>
        <w:rPr>
          <w:rStyle w:val="CommentReference"/>
        </w:rPr>
        <w:annotationRef/>
      </w:r>
      <w:r>
        <w:t xml:space="preserve">I could justify dropping it down, especially given the size of the datasets we’re working with. </w:t>
      </w:r>
    </w:p>
  </w:comment>
  <w:comment w:id="11" w:author="Erin M. Buchanan" w:date="2021-03-26T18:09:00Z" w:initials="EMB">
    <w:p w14:paraId="018F0040" w14:textId="4207367A" w:rsidR="0001454E" w:rsidRDefault="0001454E">
      <w:pPr>
        <w:pStyle w:val="CommentText"/>
      </w:pPr>
      <w:r>
        <w:rPr>
          <w:rStyle w:val="CommentReference"/>
        </w:rPr>
        <w:annotationRef/>
      </w:r>
      <w:r>
        <w:t xml:space="preserve">I don’t love p either but is there a reason not to include it? </w:t>
      </w:r>
    </w:p>
  </w:comment>
  <w:comment w:id="12" w:author="Nick Maxwell" w:date="2021-03-26T19:41:00Z" w:initials="NM">
    <w:p w14:paraId="24B248CF" w14:textId="1C6F03BD" w:rsidR="0001454E" w:rsidRDefault="0001454E">
      <w:pPr>
        <w:pStyle w:val="CommentText"/>
      </w:pPr>
      <w:r>
        <w:rPr>
          <w:rStyle w:val="CommentReference"/>
        </w:rPr>
        <w:annotationRef/>
      </w:r>
      <w:r>
        <w:t>Not really. I tend to leave it off when it’s significant and small. I can go back and add!</w:t>
      </w:r>
    </w:p>
  </w:comment>
  <w:comment w:id="15" w:author="Nick Maxwell" w:date="2021-03-26T19:46:00Z" w:initials="NM">
    <w:p w14:paraId="32F823B2" w14:textId="51C94A2E" w:rsidR="0001454E" w:rsidRDefault="0001454E">
      <w:pPr>
        <w:pStyle w:val="CommentText"/>
      </w:pPr>
      <w:r>
        <w:rPr>
          <w:rStyle w:val="CommentReference"/>
        </w:rPr>
        <w:annotationRef/>
      </w:r>
      <w:r>
        <w:t>Add requested stats</w:t>
      </w:r>
    </w:p>
  </w:comment>
  <w:comment w:id="16" w:author="Erin M. Buchanan" w:date="2021-03-26T18:20:00Z" w:initials="EMB">
    <w:p w14:paraId="1C631466" w14:textId="3DCE8971" w:rsidR="0001454E" w:rsidRDefault="0001454E">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8" w:author="Erin M. Buchanan" w:date="2021-03-26T18:21:00Z" w:initials="EMB">
    <w:p w14:paraId="01E7A258" w14:textId="5D8B9569" w:rsidR="0001454E" w:rsidRDefault="0001454E">
      <w:pPr>
        <w:pStyle w:val="CommentText"/>
      </w:pPr>
      <w:r>
        <w:rPr>
          <w:rStyle w:val="CommentReference"/>
        </w:rPr>
        <w:annotationRef/>
      </w:r>
      <w:r>
        <w:t xml:space="preserve">Let’s put p on all of them, three decimals. Can you also add ng2 here for all these ? </w:t>
      </w:r>
    </w:p>
  </w:comment>
  <w:comment w:id="19" w:author="Nick Maxwell" w:date="2021-03-26T19:45:00Z" w:initials="NM">
    <w:p w14:paraId="554D92D6" w14:textId="730F82A7" w:rsidR="0001454E" w:rsidRDefault="0001454E">
      <w:pPr>
        <w:pStyle w:val="CommentText"/>
      </w:pPr>
      <w:r>
        <w:rPr>
          <w:rStyle w:val="CommentReference"/>
        </w:rPr>
        <w:annotationRef/>
      </w:r>
      <w:r>
        <w:t>Yeah, that works for me.</w:t>
      </w:r>
    </w:p>
  </w:comment>
  <w:comment w:id="20" w:author="Nick Maxwell" w:date="2021-03-26T19:45:00Z" w:initials="NM">
    <w:p w14:paraId="3514394E" w14:textId="7D25ECBE" w:rsidR="0001454E" w:rsidRDefault="0001454E">
      <w:pPr>
        <w:pStyle w:val="CommentText"/>
      </w:pPr>
      <w:r>
        <w:rPr>
          <w:rStyle w:val="CommentReference"/>
        </w:rPr>
        <w:annotationRef/>
      </w:r>
      <w:r>
        <w:t>Add requested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5ED2307" w15:done="0"/>
  <w15:commentEx w15:paraId="46560F38" w15:paraIdParent="45ED2307" w15:done="0"/>
  <w15:commentEx w15:paraId="322F9A68" w15:done="0"/>
  <w15:commentEx w15:paraId="0891F692" w15:done="0"/>
  <w15:commentEx w15:paraId="69EF2A05" w15:paraIdParent="0891F692" w15:done="0"/>
  <w15:commentEx w15:paraId="018F0040" w15:done="0"/>
  <w15:commentEx w15:paraId="24B248CF" w15:paraIdParent="018F0040" w15:done="0"/>
  <w15:commentEx w15:paraId="32F823B2" w15:done="0"/>
  <w15:commentEx w15:paraId="1C631466" w15:done="0"/>
  <w15:commentEx w15:paraId="01E7A258" w15:done="0"/>
  <w15:commentEx w15:paraId="554D92D6" w15:paraIdParent="01E7A258" w15:done="0"/>
  <w15:commentEx w15:paraId="35143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08A958" w16cex:dateUtc="2021-03-26T22:41:00Z"/>
  <w16cex:commentExtensible w16cex:durableId="240B135C" w16cex:dateUtc="2021-03-28T19:38:00Z"/>
  <w16cex:commentExtensible w16cex:durableId="2408B892" w16cex:dateUtc="2021-03-27T00:46:00Z"/>
  <w16cex:commentExtensible w16cex:durableId="2408A203" w16cex:dateUtc="2021-03-26T22:10:00Z"/>
  <w16cex:commentExtensible w16cex:durableId="2408B7E7" w16cex:dateUtc="2021-03-27T00:43:00Z"/>
  <w16cex:commentExtensible w16cex:durableId="2408A1C7" w16cex:dateUtc="2021-03-26T22:09:00Z"/>
  <w16cex:commentExtensible w16cex:durableId="2408B787" w16cex:dateUtc="2021-03-27T00:41:00Z"/>
  <w16cex:commentExtensible w16cex:durableId="2408B87C" w16cex:dateUtc="2021-03-27T00:46:00Z"/>
  <w16cex:commentExtensible w16cex:durableId="2408A46F" w16cex:dateUtc="2021-03-26T22:20:00Z"/>
  <w16cex:commentExtensible w16cex:durableId="2408A4C4" w16cex:dateUtc="2021-03-26T22:21:00Z"/>
  <w16cex:commentExtensible w16cex:durableId="2408B841" w16cex:dateUtc="2021-03-27T00:45:00Z"/>
  <w16cex:commentExtensible w16cex:durableId="2408B86A" w16cex:dateUtc="2021-03-27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5ED2307" w16cid:durableId="2408A958"/>
  <w16cid:commentId w16cid:paraId="46560F38" w16cid:durableId="240B135C"/>
  <w16cid:commentId w16cid:paraId="322F9A68" w16cid:durableId="2408B892"/>
  <w16cid:commentId w16cid:paraId="0891F692" w16cid:durableId="2408A203"/>
  <w16cid:commentId w16cid:paraId="69EF2A05" w16cid:durableId="2408B7E7"/>
  <w16cid:commentId w16cid:paraId="018F0040" w16cid:durableId="2408A1C7"/>
  <w16cid:commentId w16cid:paraId="24B248CF" w16cid:durableId="2408B787"/>
  <w16cid:commentId w16cid:paraId="32F823B2" w16cid:durableId="2408B87C"/>
  <w16cid:commentId w16cid:paraId="1C631466" w16cid:durableId="2408A46F"/>
  <w16cid:commentId w16cid:paraId="01E7A258" w16cid:durableId="2408A4C4"/>
  <w16cid:commentId w16cid:paraId="554D92D6" w16cid:durableId="2408B841"/>
  <w16cid:commentId w16cid:paraId="3514394E" w16cid:durableId="2408B8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C17FE4" w14:textId="77777777" w:rsidR="00E22BAA" w:rsidRDefault="00E22BAA" w:rsidP="0088097E">
      <w:pPr>
        <w:spacing w:after="0" w:line="240" w:lineRule="auto"/>
      </w:pPr>
      <w:r>
        <w:separator/>
      </w:r>
    </w:p>
  </w:endnote>
  <w:endnote w:type="continuationSeparator" w:id="0">
    <w:p w14:paraId="0DBFA81F" w14:textId="77777777" w:rsidR="00E22BAA" w:rsidRDefault="00E22BAA"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BDF297" w14:textId="77777777" w:rsidR="00E22BAA" w:rsidRDefault="00E22BAA" w:rsidP="0088097E">
      <w:pPr>
        <w:spacing w:after="0" w:line="240" w:lineRule="auto"/>
      </w:pPr>
      <w:r>
        <w:separator/>
      </w:r>
    </w:p>
  </w:footnote>
  <w:footnote w:type="continuationSeparator" w:id="0">
    <w:p w14:paraId="466F15C1" w14:textId="77777777" w:rsidR="00E22BAA" w:rsidRDefault="00E22BAA" w:rsidP="0088097E">
      <w:pPr>
        <w:spacing w:after="0" w:line="240" w:lineRule="auto"/>
      </w:pPr>
      <w:r>
        <w:continuationSeparator/>
      </w:r>
    </w:p>
  </w:footnote>
  <w:footnote w:id="1">
    <w:p w14:paraId="2CB2D43D" w14:textId="7D4111F2" w:rsidR="0001454E" w:rsidRDefault="0001454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01454E" w:rsidRPr="002A6FCE" w:rsidRDefault="0001454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01454E" w:rsidRDefault="000145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01454E" w:rsidRPr="0088097E" w:rsidRDefault="0001454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01454E" w:rsidRPr="0088097E" w:rsidRDefault="0001454E">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842"/>
    <w:rsid w:val="00290A61"/>
    <w:rsid w:val="00292F96"/>
    <w:rsid w:val="00293015"/>
    <w:rsid w:val="0029318E"/>
    <w:rsid w:val="002933E2"/>
    <w:rsid w:val="00294228"/>
    <w:rsid w:val="002970F6"/>
    <w:rsid w:val="002A0347"/>
    <w:rsid w:val="002A0A12"/>
    <w:rsid w:val="002A1787"/>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C032E"/>
    <w:rsid w:val="003C049E"/>
    <w:rsid w:val="003C09CF"/>
    <w:rsid w:val="003C1AE6"/>
    <w:rsid w:val="003C2B89"/>
    <w:rsid w:val="003C6B1E"/>
    <w:rsid w:val="003D096F"/>
    <w:rsid w:val="003D1913"/>
    <w:rsid w:val="003D1F82"/>
    <w:rsid w:val="003D27D3"/>
    <w:rsid w:val="003D43C5"/>
    <w:rsid w:val="003D537D"/>
    <w:rsid w:val="003D58AF"/>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748"/>
    <w:rsid w:val="0072550C"/>
    <w:rsid w:val="00725977"/>
    <w:rsid w:val="00725D51"/>
    <w:rsid w:val="00725F52"/>
    <w:rsid w:val="007270D2"/>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0791"/>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dmyx/" TargetMode="External"/><Relationship Id="rId13" Type="http://schemas.microsoft.com/office/2018/08/relationships/commentsExtensible" Target="commentsExtensible.xm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mailto:nicholas.maxwell@usm.edu" TargetMode="External"/><Relationship Id="rId12" Type="http://schemas.microsoft.com/office/2016/09/relationships/commentsIds" Target="commentsIds.xm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osf.io/admyx/" TargetMode="External"/><Relationship Id="rId14" Type="http://schemas.openxmlformats.org/officeDocument/2006/relationships/hyperlink" Target="https://osf.io/admyx/"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0</TotalTime>
  <Pages>61</Pages>
  <Words>27620</Words>
  <Characters>157439</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3</cp:revision>
  <cp:lastPrinted>2020-06-05T15:46:00Z</cp:lastPrinted>
  <dcterms:created xsi:type="dcterms:W3CDTF">2021-03-27T00:48:00Z</dcterms:created>
  <dcterms:modified xsi:type="dcterms:W3CDTF">2021-03-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